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Switch, Steam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r w:rsidR="00605BB8" w:rsidRPr="0054364B">
        <w:rPr>
          <w:i/>
          <w:iCs/>
        </w:rPr>
        <w:t xml:space="preserve">The Visual Novel Database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r w:rsidR="00681816" w:rsidRPr="0054364B">
        <w:rPr>
          <w:i/>
          <w:iCs/>
        </w:rPr>
        <w:t xml:space="preserve">adventure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r w:rsidRPr="0054364B">
        <w:rPr>
          <w:i/>
          <w:iCs/>
        </w:rPr>
        <w:t>interactive-fiction</w:t>
      </w:r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>visual novels</w:t>
      </w:r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>Vampire: The Masquerade – Shadows of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r w:rsidRPr="0054364B">
        <w:rPr>
          <w:i/>
          <w:iCs/>
        </w:rPr>
        <w:t>sprite</w:t>
      </w:r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r w:rsidR="0088509B" w:rsidRPr="0088509B">
        <w:rPr>
          <w:i/>
          <w:iCs/>
        </w:rPr>
        <w:t>Danganronpa 2: Goodbye Despair</w:t>
      </w:r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>, na qual se evidenciam diferentes expressões faciais e posturas corporais da mesma personagem – entre elas a representação excessiva de Nagito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r w:rsidRPr="00C222AA">
        <w:rPr>
          <w:i/>
          <w:iCs/>
        </w:rPr>
        <w:t>Adventure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r w:rsidRPr="00D1284A">
        <w:rPr>
          <w:i/>
          <w:iCs/>
        </w:rPr>
        <w:t>Myst</w:t>
      </w:r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r w:rsidRPr="00D1284A">
        <w:rPr>
          <w:i/>
          <w:iCs/>
        </w:rPr>
        <w:t>The Sims</w:t>
      </w:r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r w:rsidRPr="005131AA">
        <w:rPr>
          <w:i/>
          <w:iCs/>
        </w:rPr>
        <w:t>gameplay</w:t>
      </w:r>
      <w:r>
        <w:t xml:space="preserve"> dos jogos supracitados: </w:t>
      </w:r>
      <w:r w:rsidRPr="005131AA">
        <w:rPr>
          <w:i/>
          <w:iCs/>
        </w:rPr>
        <w:t>Myst</w:t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adventura, no qual o jogador interage com o clique (aperceba-se do ícone da mão), e </w:t>
      </w:r>
      <w:r w:rsidRPr="005131AA">
        <w:rPr>
          <w:i/>
          <w:iCs/>
        </w:rPr>
        <w:t>The</w:t>
      </w:r>
      <w:r>
        <w:t xml:space="preserve"> </w:t>
      </w:r>
      <w:r w:rsidRPr="005131AA">
        <w:rPr>
          <w:i/>
          <w:iCs/>
        </w:rPr>
        <w:t>Sims</w:t>
      </w:r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7C1D01D3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r w:rsidR="00CF545D" w:rsidRPr="00CF545D">
        <w:rPr>
          <w:i/>
          <w:iCs/>
        </w:rPr>
        <w:t>Adventure</w:t>
      </w:r>
      <w:r w:rsidR="00CF545D">
        <w:t xml:space="preserve"> (1976), também conhecido por </w:t>
      </w:r>
      <w:r w:rsidR="00CF545D" w:rsidRPr="00CF545D">
        <w:rPr>
          <w:i/>
          <w:iCs/>
        </w:rPr>
        <w:t>Colossal Cave Adventure</w:t>
      </w:r>
      <w:r w:rsidR="00CF545D">
        <w:t xml:space="preserve">, uma aventura de texto no qual, e através da digitação de comandos (palavras), o jogador </w:t>
      </w:r>
      <w:r w:rsidR="00F96D76">
        <w:t xml:space="preserve">interage com objetos, se move e explora um </w:t>
      </w:r>
      <w:r w:rsidR="00F96D76">
        <w:lastRenderedPageBreak/>
        <w:t xml:space="preserve">sistema de cavernas que está, supostamente, repleto de tesouros e ouro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C45982B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30302A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r w:rsidR="00E40CEB">
        <w:rPr>
          <w:i/>
          <w:iCs/>
        </w:rPr>
        <w:t>Myst</w:t>
      </w:r>
      <w:r w:rsidR="00E40CEB">
        <w:t xml:space="preserve">, </w:t>
      </w:r>
      <w:r w:rsidR="0030302A">
        <w:t>abaixo</w:t>
      </w:r>
      <w:r w:rsidR="00CF5E5C">
        <w:t>.</w:t>
      </w:r>
      <w:r w:rsidR="00E40CEB">
        <w:t xml:space="preserve"> </w:t>
      </w:r>
    </w:p>
    <w:p w14:paraId="4CEB51C2" w14:textId="688B0276" w:rsidR="00D11763" w:rsidRDefault="00D11763" w:rsidP="00FE28E1">
      <w:pPr>
        <w:jc w:val="center"/>
      </w:pPr>
      <w:r>
        <w:rPr>
          <w:noProof/>
        </w:rPr>
        <w:drawing>
          <wp:inline distT="0" distB="0" distL="0" distR="0" wp14:anchorId="20784ECD" wp14:editId="64C655CD">
            <wp:extent cx="2122300" cy="1287356"/>
            <wp:effectExtent l="0" t="0" r="0" b="8255"/>
            <wp:docPr id="5014543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8934" cy="1315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D1F0EC7" wp14:editId="7840B0AA">
            <wp:extent cx="2183765" cy="1303601"/>
            <wp:effectExtent l="0" t="0" r="6985" b="0"/>
            <wp:docPr id="153364300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59" cy="1335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9D5692" wp14:editId="052F0788">
            <wp:extent cx="2134388" cy="1279640"/>
            <wp:effectExtent l="0" t="0" r="0" b="0"/>
            <wp:docPr id="20546328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516" cy="1318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E28E1">
        <w:rPr>
          <w:noProof/>
        </w:rPr>
        <w:drawing>
          <wp:inline distT="0" distB="0" distL="0" distR="0" wp14:anchorId="1F9FA57D" wp14:editId="0965104D">
            <wp:extent cx="2171300" cy="1281006"/>
            <wp:effectExtent l="0" t="0" r="635" b="0"/>
            <wp:docPr id="10270982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37"/>
                    <a:stretch/>
                  </pic:blipFill>
                  <pic:spPr bwMode="auto">
                    <a:xfrm>
                      <a:off x="0" y="0"/>
                      <a:ext cx="2190214" cy="12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3F8BB2" w14:textId="7203F09E" w:rsidR="00D11763" w:rsidRPr="0030302A" w:rsidRDefault="00D11763" w:rsidP="00A210FC">
      <w:pPr>
        <w:rPr>
          <w:lang w:val="pt-BR"/>
        </w:rPr>
      </w:pPr>
      <w:r w:rsidRPr="0030302A">
        <w:rPr>
          <w:lang w:val="pt-BR"/>
        </w:rPr>
        <w:t xml:space="preserve">Fig.1 – </w:t>
      </w:r>
      <w:r w:rsidR="0030302A" w:rsidRPr="0030302A">
        <w:rPr>
          <w:lang w:val="pt-BR"/>
        </w:rPr>
        <w:t xml:space="preserve">Diferentes ambientes em </w:t>
      </w:r>
      <w:r w:rsidR="0030302A" w:rsidRPr="0030302A">
        <w:rPr>
          <w:i/>
          <w:iCs/>
          <w:lang w:val="pt-BR"/>
        </w:rPr>
        <w:t>Myst</w:t>
      </w:r>
      <w:r w:rsidR="0030302A" w:rsidRPr="0030302A">
        <w:rPr>
          <w:lang w:val="pt-BR"/>
        </w:rPr>
        <w:t xml:space="preserve"> </w:t>
      </w:r>
      <w:r w:rsidR="0030302A">
        <w:fldChar w:fldCharType="begin" w:fldLock="1"/>
      </w:r>
      <w:r w:rsidR="0030302A" w:rsidRPr="0030302A">
        <w:rPr>
          <w:lang w:val="pt-BR"/>
        </w:rP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},"properties":{"noteIndex":0},"schema":"https://github.com/citation-style-language/schema/raw/master/csl-citation.json"}</w:instrText>
      </w:r>
      <w:r w:rsidR="0030302A">
        <w:fldChar w:fldCharType="separate"/>
      </w:r>
      <w:r w:rsidR="0030302A" w:rsidRPr="0030302A">
        <w:rPr>
          <w:noProof/>
          <w:lang w:val="pt-BR"/>
        </w:rPr>
        <w:t>(Cyan Productions, 1993)</w:t>
      </w:r>
      <w:r w:rsidR="0030302A">
        <w:fldChar w:fldCharType="end"/>
      </w:r>
      <w:r w:rsidR="0030302A">
        <w:t xml:space="preserve">, nos quais se recorre ao clique do rato como </w:t>
      </w:r>
      <w:r w:rsidR="0030302A" w:rsidRPr="0030302A">
        <w:rPr>
          <w:i/>
          <w:iCs/>
        </w:rPr>
        <w:t>input</w:t>
      </w:r>
      <w:r w:rsidR="0030302A">
        <w:t xml:space="preserve"> e a uma representação gráfica para qualquer ação.</w:t>
      </w:r>
    </w:p>
    <w:p w14:paraId="14284311" w14:textId="662DA1B3" w:rsidR="0030302A" w:rsidRDefault="0030302A" w:rsidP="0030302A">
      <w:pPr>
        <w:jc w:val="both"/>
      </w:pPr>
      <w:r>
        <w:rPr>
          <w:lang w:val="pt-BR"/>
        </w:rPr>
        <w:t>Contudo, e ao contrário do acima, nem todos os videojogos traduzem todos os comandos para um mesmo tipo de interação</w:t>
      </w:r>
      <w:r>
        <w:rPr>
          <w:rStyle w:val="FootnoteReference"/>
          <w:lang w:val="pt-BR"/>
        </w:rPr>
        <w:footnoteReference w:id="7"/>
      </w:r>
      <w:r w:rsidR="003666C2">
        <w:rPr>
          <w:lang w:val="pt-BR"/>
        </w:rPr>
        <w:t xml:space="preserve">: supondo-se que um mesmo objeto pode ser manuseado de diversas formas, torna-se necessário uma representação visual que permita ao jogador escolher qual a ação exata que pretende efetuar na dada interação. </w:t>
      </w:r>
      <w:r w:rsidR="003666C2">
        <w:t xml:space="preserve">Assim, </w:t>
      </w:r>
      <w:r w:rsidR="00C52BA5">
        <w:t>também surgiram</w:t>
      </w:r>
      <w:r w:rsidR="003666C2" w:rsidRPr="005627C6">
        <w:t xml:space="preserve"> menus </w:t>
      </w:r>
      <w:r w:rsidR="00C52BA5">
        <w:t>que permitiram</w:t>
      </w:r>
      <w:r w:rsidR="003666C2" w:rsidRPr="005627C6">
        <w:t xml:space="preserve"> uma interação mais ágil, ao listar os possíveis comandos </w:t>
      </w:r>
      <w:r w:rsidR="003666C2">
        <w:t xml:space="preserve">num dado momento </w:t>
      </w:r>
      <w:r w:rsidR="003666C2" w:rsidRPr="005627C6">
        <w:t xml:space="preserve">e objetos </w:t>
      </w:r>
      <w:r w:rsidR="003666C2">
        <w:t>no</w:t>
      </w:r>
      <w:r w:rsidR="003666C2" w:rsidRPr="005627C6">
        <w:t xml:space="preserve"> inventário</w:t>
      </w:r>
      <w:r w:rsidR="0038070B">
        <w:t xml:space="preserve"> – como é o caso de </w:t>
      </w:r>
      <w:r w:rsidR="0038070B">
        <w:rPr>
          <w:i/>
          <w:iCs/>
        </w:rPr>
        <w:t xml:space="preserve">The Secret of Monkey Island </w:t>
      </w:r>
      <w:r w:rsidR="0038070B">
        <w:t>(1990)</w:t>
      </w:r>
      <w:r w:rsidR="003666C2" w:rsidRPr="005627C6">
        <w:t>.</w:t>
      </w:r>
    </w:p>
    <w:p w14:paraId="0ACD1763" w14:textId="7906E4D0" w:rsidR="003A65EB" w:rsidRPr="0030302A" w:rsidRDefault="003A65EB" w:rsidP="0030302A">
      <w:pPr>
        <w:jc w:val="both"/>
        <w:rPr>
          <w:lang w:val="pt-BR"/>
        </w:rPr>
      </w:pPr>
      <w:r>
        <w:tab/>
      </w:r>
    </w:p>
    <w:p w14:paraId="3F6D8257" w14:textId="57566570" w:rsidR="00C341B4" w:rsidRPr="00C341B4" w:rsidRDefault="007078FA" w:rsidP="00F66FAE">
      <w:pPr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0AB402E0" wp14:editId="0DC255D8">
            <wp:extent cx="2560320" cy="1554480"/>
            <wp:effectExtent l="0" t="0" r="0" b="7620"/>
            <wp:docPr id="2088161226" name="Picture 1" descr="A video game screen with cartoon character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61226" name="Picture 1" descr="A video game screen with cartoon characters&#10;&#10;Description automatically generated"/>
                    <pic:cNvPicPr/>
                  </pic:nvPicPr>
                  <pic:blipFill rotWithShape="1">
                    <a:blip r:embed="rId19"/>
                    <a:srcRect l="16089" t="6495" r="16795" b="22279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48D0908" wp14:editId="585F7194">
            <wp:extent cx="2560320" cy="1554480"/>
            <wp:effectExtent l="0" t="0" r="0" b="7620"/>
            <wp:docPr id="694908777" name="Picture 1" descr="A video game screen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4908777" name="Picture 1" descr="A video game screen with a group of people sitting at a table&#10;&#10;Description automatically generated"/>
                    <pic:cNvPicPr/>
                  </pic:nvPicPr>
                  <pic:blipFill rotWithShape="1">
                    <a:blip r:embed="rId20"/>
                    <a:srcRect l="16218" t="6496" r="16666" b="20911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0248CC08" wp14:editId="7EDB64D5">
            <wp:extent cx="2560320" cy="1554480"/>
            <wp:effectExtent l="0" t="0" r="0" b="7620"/>
            <wp:docPr id="2134985190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4985190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1"/>
                    <a:srcRect l="16134" t="6556" r="16724" b="21148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132FA933" wp14:editId="40AFFC8B">
            <wp:extent cx="2560320" cy="1554480"/>
            <wp:effectExtent l="0" t="0" r="0" b="7620"/>
            <wp:docPr id="442998905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2998905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2"/>
                    <a:srcRect l="16282" t="6838" r="16796" b="21595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>
        <w:rPr>
          <w:noProof/>
        </w:rPr>
        <w:drawing>
          <wp:inline distT="0" distB="0" distL="0" distR="0" wp14:anchorId="3ECD0444" wp14:editId="120C4B92">
            <wp:extent cx="2560320" cy="1547715"/>
            <wp:effectExtent l="0" t="0" r="0" b="0"/>
            <wp:docPr id="2051587329" name="Picture 1" descr="A video game screen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587329" name="Picture 1" descr="A video game screen with cartoon characters&#10;&#10;Description automatically generated"/>
                    <pic:cNvPicPr/>
                  </pic:nvPicPr>
                  <pic:blipFill rotWithShape="1">
                    <a:blip r:embed="rId23"/>
                    <a:srcRect l="16372" t="6662" r="16568" b="21269"/>
                    <a:stretch/>
                  </pic:blipFill>
                  <pic:spPr bwMode="auto">
                    <a:xfrm>
                      <a:off x="0" y="0"/>
                      <a:ext cx="2560320" cy="15477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 w:rsidRPr="00F66FAE">
        <w:rPr>
          <w:noProof/>
        </w:rPr>
        <w:t xml:space="preserve"> </w:t>
      </w:r>
      <w:r w:rsidR="00F66FAE">
        <w:rPr>
          <w:noProof/>
        </w:rPr>
        <w:drawing>
          <wp:inline distT="0" distB="0" distL="0" distR="0" wp14:anchorId="5C5B9796" wp14:editId="0106D13D">
            <wp:extent cx="2560320" cy="1555349"/>
            <wp:effectExtent l="0" t="0" r="0" b="6985"/>
            <wp:docPr id="880134790" name="Picture 1" descr="A video game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0134790" name="Picture 1" descr="A video game with cartoon characters&#10;&#10;Description automatically generated"/>
                    <pic:cNvPicPr/>
                  </pic:nvPicPr>
                  <pic:blipFill rotWithShape="1">
                    <a:blip r:embed="rId24"/>
                    <a:srcRect l="16271" t="7013" r="17150" b="21084"/>
                    <a:stretch/>
                  </pic:blipFill>
                  <pic:spPr bwMode="auto">
                    <a:xfrm>
                      <a:off x="0" y="0"/>
                      <a:ext cx="2560320" cy="15553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CE0AEF" w14:textId="5300E358" w:rsidR="003A65EB" w:rsidRPr="003A65EB" w:rsidRDefault="003A65EB" w:rsidP="00A210FC">
      <w:pPr>
        <w:rPr>
          <w:lang w:val="pt-BR"/>
        </w:rPr>
      </w:pPr>
      <w:r w:rsidRPr="003A65EB">
        <w:rPr>
          <w:lang w:val="pt-BR"/>
        </w:rPr>
        <w:t xml:space="preserve">Fig.1 – Exemplos de gameplay de </w:t>
      </w:r>
      <w:r w:rsidRPr="00C341B4">
        <w:rPr>
          <w:i/>
          <w:iCs/>
          <w:lang w:val="pt-BR"/>
        </w:rPr>
        <w:t>The Secret of Monkey Island</w:t>
      </w:r>
      <w:r w:rsidRPr="003A65EB">
        <w:rPr>
          <w:lang w:val="pt-BR"/>
        </w:rPr>
        <w:t>, no qual se nota um menu de</w:t>
      </w:r>
      <w:r>
        <w:rPr>
          <w:lang w:val="pt-BR"/>
        </w:rPr>
        <w:t xml:space="preserve"> ações com vários comandos associados; por defeito, a ação desempenhada ao clicar-se para um dado objeto e/ou personagem é de deslocar-se até onde ele se posiciona no cenário (</w:t>
      </w:r>
      <w:r>
        <w:rPr>
          <w:i/>
          <w:iCs/>
          <w:lang w:val="pt-BR"/>
        </w:rPr>
        <w:t>walk to</w:t>
      </w:r>
      <w:r>
        <w:rPr>
          <w:lang w:val="pt-BR"/>
        </w:rPr>
        <w:t xml:space="preserve">), ainda que outros comandos também lhes estejam adequados: </w:t>
      </w:r>
    </w:p>
    <w:p w14:paraId="252A4274" w14:textId="77777777" w:rsidR="003A65EB" w:rsidRDefault="003A65EB" w:rsidP="00A210FC">
      <w:pPr>
        <w:rPr>
          <w:lang w:val="pt-BR"/>
        </w:rPr>
      </w:pPr>
    </w:p>
    <w:p w14:paraId="0E7C0B04" w14:textId="77777777" w:rsidR="003A65EB" w:rsidRPr="003A65EB" w:rsidRDefault="003A65EB" w:rsidP="00A210FC">
      <w:pPr>
        <w:rPr>
          <w:lang w:val="pt-BR"/>
        </w:rPr>
      </w:pP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Point-and-click adventure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C0B573" w14:textId="77777777" w:rsidR="00815018" w:rsidRPr="0054364B" w:rsidRDefault="00815018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06174B81" w14:textId="77777777" w:rsidR="00815018" w:rsidRPr="0054364B" w:rsidRDefault="00815018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005938" w14:textId="77777777" w:rsidR="00815018" w:rsidRPr="0054364B" w:rsidRDefault="00815018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499FF743" w14:textId="77777777" w:rsidR="00815018" w:rsidRPr="0054364B" w:rsidRDefault="00815018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r w:rsidR="0054364B" w:rsidRPr="0054364B">
        <w:rPr>
          <w:i/>
          <w:iCs/>
        </w:rPr>
        <w:t>sprite</w:t>
      </w:r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  <w:footnote w:id="7">
    <w:p w14:paraId="65703F23" w14:textId="3DA6204E" w:rsidR="0030302A" w:rsidRPr="003666C2" w:rsidRDefault="003030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3666C2">
        <w:t xml:space="preserve"> Isto é, nem todos os jogos digitais adotam a estratégia de, nomeadamente, </w:t>
      </w:r>
      <w:r w:rsidR="003666C2" w:rsidRPr="003666C2">
        <w:rPr>
          <w:i/>
          <w:iCs/>
        </w:rPr>
        <w:t>Myst</w:t>
      </w:r>
      <w:r w:rsidR="003666C2">
        <w:t>, em que ações disponíveis (que, se fossem traduzidas para texto, seriam “ir para”, “olhar para” ou “clicar em”) distintas são encaradas por uma interface de interação visual idêntica – a mão é usada para vários casos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52B20"/>
    <w:rsid w:val="00063ECF"/>
    <w:rsid w:val="000779BC"/>
    <w:rsid w:val="000A6798"/>
    <w:rsid w:val="000A6EFF"/>
    <w:rsid w:val="000E4CA1"/>
    <w:rsid w:val="00270ECC"/>
    <w:rsid w:val="002D512C"/>
    <w:rsid w:val="0030302A"/>
    <w:rsid w:val="00315003"/>
    <w:rsid w:val="00353DE9"/>
    <w:rsid w:val="003666C2"/>
    <w:rsid w:val="0038070B"/>
    <w:rsid w:val="003A65EB"/>
    <w:rsid w:val="003C6ED2"/>
    <w:rsid w:val="003F0CED"/>
    <w:rsid w:val="00412ABC"/>
    <w:rsid w:val="00491288"/>
    <w:rsid w:val="005131AA"/>
    <w:rsid w:val="0054364B"/>
    <w:rsid w:val="005627C6"/>
    <w:rsid w:val="005B0CF9"/>
    <w:rsid w:val="005B381D"/>
    <w:rsid w:val="005E02C3"/>
    <w:rsid w:val="00605BB8"/>
    <w:rsid w:val="00681816"/>
    <w:rsid w:val="007078FA"/>
    <w:rsid w:val="00790A0A"/>
    <w:rsid w:val="00807150"/>
    <w:rsid w:val="00815018"/>
    <w:rsid w:val="0088509B"/>
    <w:rsid w:val="008B01F4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341B4"/>
    <w:rsid w:val="00C44AA8"/>
    <w:rsid w:val="00C52BA5"/>
    <w:rsid w:val="00C85B23"/>
    <w:rsid w:val="00CD5680"/>
    <w:rsid w:val="00CF545D"/>
    <w:rsid w:val="00CF5E5C"/>
    <w:rsid w:val="00D03DDF"/>
    <w:rsid w:val="00D11763"/>
    <w:rsid w:val="00D1284A"/>
    <w:rsid w:val="00D95564"/>
    <w:rsid w:val="00DC11CA"/>
    <w:rsid w:val="00DC447A"/>
    <w:rsid w:val="00DF6903"/>
    <w:rsid w:val="00DF7450"/>
    <w:rsid w:val="00E40CEB"/>
    <w:rsid w:val="00E7081E"/>
    <w:rsid w:val="00E753EC"/>
    <w:rsid w:val="00F66FAE"/>
    <w:rsid w:val="00F95C2F"/>
    <w:rsid w:val="00F96D76"/>
    <w:rsid w:val="00FE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6</TotalTime>
  <Pages>5</Pages>
  <Words>2781</Words>
  <Characters>15855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77</cp:revision>
  <dcterms:created xsi:type="dcterms:W3CDTF">2023-10-10T15:34:00Z</dcterms:created>
  <dcterms:modified xsi:type="dcterms:W3CDTF">2023-10-11T2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